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2D7810A" w14:textId="77777777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38F820D" w14:textId="77777777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2120A36" w14:textId="77777777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6B80DE8" w14:textId="77777777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7D3331A" w14:textId="77777777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7F042DC" w14:textId="4DFA5672" w:rsidR="00924AF8" w:rsidRPr="00FB643D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B643D">
        <w:rPr>
          <w:rFonts w:ascii="Times New Roman" w:hAnsi="Times New Roman" w:cs="Times New Roman"/>
          <w:sz w:val="24"/>
          <w:szCs w:val="24"/>
        </w:rPr>
        <w:t>Students Name</w:t>
      </w:r>
    </w:p>
    <w:p w14:paraId="2741AA0C" w14:textId="77777777" w:rsidR="00924AF8" w:rsidRPr="00FB643D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B643D">
        <w:rPr>
          <w:rFonts w:ascii="Times New Roman" w:hAnsi="Times New Roman" w:cs="Times New Roman"/>
          <w:sz w:val="24"/>
          <w:szCs w:val="24"/>
        </w:rPr>
        <w:t>Student’s No.</w:t>
      </w:r>
    </w:p>
    <w:p w14:paraId="1D2543B6" w14:textId="77777777" w:rsidR="00924AF8" w:rsidRPr="00FB643D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B643D">
        <w:rPr>
          <w:rFonts w:ascii="Times New Roman" w:hAnsi="Times New Roman" w:cs="Times New Roman"/>
          <w:sz w:val="24"/>
          <w:szCs w:val="24"/>
        </w:rPr>
        <w:t xml:space="preserve">Institution Affiliated </w:t>
      </w:r>
    </w:p>
    <w:p w14:paraId="39A35D2E" w14:textId="77777777" w:rsidR="00924AF8" w:rsidRPr="00FB643D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B643D">
        <w:rPr>
          <w:rFonts w:ascii="Times New Roman" w:hAnsi="Times New Roman" w:cs="Times New Roman"/>
          <w:sz w:val="24"/>
          <w:szCs w:val="24"/>
        </w:rPr>
        <w:t>Instructor’s Name</w:t>
      </w:r>
    </w:p>
    <w:p w14:paraId="4B3A932A" w14:textId="77777777" w:rsidR="00924AF8" w:rsidRPr="00FB643D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B643D">
        <w:rPr>
          <w:rFonts w:ascii="Times New Roman" w:hAnsi="Times New Roman" w:cs="Times New Roman"/>
          <w:sz w:val="24"/>
          <w:szCs w:val="24"/>
        </w:rPr>
        <w:t>Unit Name</w:t>
      </w:r>
    </w:p>
    <w:p w14:paraId="212C89DA" w14:textId="1C5C1E33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B643D">
        <w:rPr>
          <w:rFonts w:ascii="Times New Roman" w:hAnsi="Times New Roman" w:cs="Times New Roman"/>
          <w:sz w:val="24"/>
          <w:szCs w:val="24"/>
        </w:rPr>
        <w:t>Unit Code</w:t>
      </w:r>
    </w:p>
    <w:p w14:paraId="14FF5562" w14:textId="227B55B0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093068B" w14:textId="536EF8E2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34ECFA4" w14:textId="6180A2BD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EF01689" w14:textId="7B9D527E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D72ABF9" w14:textId="133C6792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F5E0609" w14:textId="251A5160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DB09C00" w14:textId="7B5D9AD1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10936A4" w14:textId="77777777" w:rsidR="00924AF8" w:rsidRDefault="00924AF8" w:rsidP="00924AF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0E115D2" w14:textId="77777777" w:rsidR="00BD23C3" w:rsidRDefault="00614439" w:rsidP="00BD23C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BD23C3">
        <w:rPr>
          <w:rFonts w:ascii="Times New Roman" w:hAnsi="Times New Roman" w:cs="Times New Roman"/>
          <w:sz w:val="24"/>
          <w:szCs w:val="24"/>
          <w:lang w:val="en-US"/>
        </w:rPr>
        <w:lastRenderedPageBreak/>
        <w:t>Looking for new beer styles? Or maybe you wish to try different variety of beer styles.  Then you are on the right place. Then Belgian bee</w:t>
      </w:r>
      <w:r w:rsidR="00926F01" w:rsidRPr="00BD23C3">
        <w:rPr>
          <w:rFonts w:ascii="Times New Roman" w:hAnsi="Times New Roman" w:cs="Times New Roman"/>
          <w:sz w:val="24"/>
          <w:szCs w:val="24"/>
          <w:lang w:val="en-US"/>
        </w:rPr>
        <w:t>r style, Scottish style and Wheat beer style are amongst the top three beer styles that I would encourage you to try.</w:t>
      </w:r>
      <w:r w:rsidR="00504669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If you are a big fan of fruity yeast flavors, then Belgium Style is best for you. Here, you will find Blonde Ale which is typically very easy to drink since it has a low but very pleasing bitterness. </w:t>
      </w:r>
      <w:bookmarkStart w:id="0" w:name="_GoBack"/>
      <w:bookmarkEnd w:id="0"/>
      <w:r w:rsidR="00F95083" w:rsidRPr="00BD23C3">
        <w:rPr>
          <w:rFonts w:ascii="Times New Roman" w:hAnsi="Times New Roman" w:cs="Times New Roman"/>
          <w:sz w:val="24"/>
          <w:szCs w:val="24"/>
          <w:lang w:val="en-US"/>
        </w:rPr>
        <w:t>Another type of Belgian style is Pale Ale. This type of Belgium style has a flavor of toasted malt and in color it is gold to copper.</w:t>
      </w:r>
      <w:r w:rsidR="004D033C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Another commercial type of Belgium style which is </w:t>
      </w:r>
      <w:r w:rsidR="0035332A" w:rsidRPr="00BD23C3">
        <w:rPr>
          <w:rFonts w:ascii="Times New Roman" w:hAnsi="Times New Roman" w:cs="Times New Roman"/>
          <w:sz w:val="24"/>
          <w:szCs w:val="24"/>
          <w:lang w:val="en-US"/>
        </w:rPr>
        <w:t>common is Golden strong ale</w:t>
      </w:r>
      <w:r w:rsidR="00BD23C3" w:rsidRPr="00BD23C3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BD23C3" w:rsidRPr="00BD23C3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DOI":"10.1038/scientificamerican0896-74","ISSN":"0036-8733","abstract":"Nice overview of the history and process of Lambic beer making","author":[{"dropping-particle":"De","family":"Keersmaecker","given":"Jacques","non-dropping-particle":"","parse-names":false,"suffix":""}],"container-title":"Scientific American","id":"ITEM-1","issue":"2","issued":{"date-parts":[["1996"]]},"page":"74-80","title":"The Mystery of Lambic Beer","type":"article-journal","volume":"275"},"uris":["http://www.mendeley.com/documents/?uuid=dd12fc8b-8c2b-460f-8201-bf2a8eb0e906"]}],"mendeley":{"formattedCitation":"(Keersmaecker, 1996)","plainTextFormattedCitation":"(Keersmaecker, 1996)","previouslyFormattedCitation":"(Keersmaecker, 1996)"},"properties":{"noteIndex":0},"schema":"https://github.com/citation-style-language/schema/raw/master/csl-citation.json"}</w:instrText>
      </w:r>
      <w:r w:rsidR="00BD23C3" w:rsidRPr="00BD23C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D23C3" w:rsidRPr="00BD23C3">
        <w:rPr>
          <w:rFonts w:ascii="Times New Roman" w:hAnsi="Times New Roman" w:cs="Times New Roman"/>
          <w:noProof/>
          <w:sz w:val="24"/>
          <w:szCs w:val="24"/>
          <w:lang w:val="en-US"/>
        </w:rPr>
        <w:t>(Keersmaecker, 1996)</w:t>
      </w:r>
      <w:r w:rsidR="00BD23C3" w:rsidRPr="00BD23C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5332A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. For those individuals who prefer to take drinks with </w:t>
      </w:r>
      <w:r w:rsidR="00E154BD" w:rsidRPr="00BD23C3">
        <w:rPr>
          <w:rFonts w:ascii="Times New Roman" w:hAnsi="Times New Roman" w:cs="Times New Roman"/>
          <w:sz w:val="24"/>
          <w:szCs w:val="24"/>
          <w:lang w:val="en-US"/>
        </w:rPr>
        <w:t>high ABV spectrum, try Golden strong ale. This type of Belgium beer style is fruity and complex in nature.</w:t>
      </w:r>
      <w:r w:rsidR="00397922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3BEFB2E" w14:textId="34237F8D" w:rsidR="00614439" w:rsidRPr="00BD23C3" w:rsidRDefault="00397922" w:rsidP="00BD23C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BD23C3">
        <w:rPr>
          <w:rFonts w:ascii="Times New Roman" w:hAnsi="Times New Roman" w:cs="Times New Roman"/>
          <w:sz w:val="24"/>
          <w:szCs w:val="24"/>
          <w:lang w:val="en-US"/>
        </w:rPr>
        <w:t>Number two in the list</w:t>
      </w:r>
      <w:r w:rsidR="00C070D5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that you should try</w:t>
      </w:r>
      <w:r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is Scottish style. </w:t>
      </w:r>
      <w:r w:rsidR="00755B81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Here you will be able to get a variety of Scottish styles. One of the most common type is Scotch Ale. This type is overwhelmingly malty. </w:t>
      </w:r>
      <w:proofErr w:type="spellStart"/>
      <w:r w:rsidR="00755B81" w:rsidRPr="00BD23C3">
        <w:rPr>
          <w:rFonts w:ascii="Times New Roman" w:hAnsi="Times New Roman" w:cs="Times New Roman"/>
          <w:sz w:val="24"/>
          <w:szCs w:val="24"/>
          <w:lang w:val="en-US"/>
        </w:rPr>
        <w:t>Scotish</w:t>
      </w:r>
      <w:proofErr w:type="spellEnd"/>
      <w:r w:rsidR="00755B81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style ale is another type of Scottish style of beer</w:t>
      </w:r>
      <w:r w:rsidR="00BD23C3" w:rsidRPr="00BD23C3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BD23C3" w:rsidRPr="00BD23C3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Jackson","given":"Michael","non-dropping-particle":"","parse-names":false,"suffix":""},{"dropping-particle":"","family":"Cornell","given":"Martyn","non-dropping-particle":"","parse-names":false,"suffix":""}],"id":"ITEM-1","issued":{"date-parts":[["1956"]]},"page":"12-18","title":"Michael Jackson and beer styles","type":"article-journal"},"uris":["http://www.mendeley.com/documents/?uuid=8a671776-7eb8-47a1-a62a-452934ffa675"]}],"mendeley":{"formattedCitation":"(Jackson &amp; Cornell, 1956)","plainTextFormattedCitation":"(Jackson &amp; Cornell, 1956)","previouslyFormattedCitation":"(Jackson &amp; Cornell, 1956)"},"properties":{"noteIndex":0},"schema":"https://github.com/citation-style-language/schema/raw/master/csl-citation.json"}</w:instrText>
      </w:r>
      <w:r w:rsidR="00BD23C3" w:rsidRPr="00BD23C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D23C3" w:rsidRPr="00BD23C3">
        <w:rPr>
          <w:rFonts w:ascii="Times New Roman" w:hAnsi="Times New Roman" w:cs="Times New Roman"/>
          <w:noProof/>
          <w:sz w:val="24"/>
          <w:szCs w:val="24"/>
          <w:lang w:val="en-US"/>
        </w:rPr>
        <w:t>(Jackson &amp; Cornell, 1956)</w:t>
      </w:r>
      <w:r w:rsidR="00BD23C3" w:rsidRPr="00BD23C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55B81" w:rsidRPr="00BD23C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B108F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This type of beer depends on strength and flavor. It retains a malt-forward character. </w:t>
      </w:r>
      <w:r w:rsidR="003737C2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On the third place is Wheat beers. Wheat beers are made up of at least 50% </w:t>
      </w:r>
      <w:r w:rsidR="000A4469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wheat. </w:t>
      </w:r>
      <w:proofErr w:type="spellStart"/>
      <w:r w:rsidR="007C3808" w:rsidRPr="00BD23C3">
        <w:rPr>
          <w:rFonts w:ascii="Times New Roman" w:hAnsi="Times New Roman" w:cs="Times New Roman"/>
          <w:sz w:val="24"/>
          <w:szCs w:val="24"/>
          <w:lang w:val="en-US"/>
        </w:rPr>
        <w:t>Witbier</w:t>
      </w:r>
      <w:proofErr w:type="spellEnd"/>
      <w:r w:rsidR="007C3808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is a type of Wheat beer style which is brewed using </w:t>
      </w:r>
      <w:proofErr w:type="spellStart"/>
      <w:r w:rsidR="007C3808" w:rsidRPr="00BD23C3">
        <w:rPr>
          <w:rFonts w:ascii="Times New Roman" w:hAnsi="Times New Roman" w:cs="Times New Roman"/>
          <w:sz w:val="24"/>
          <w:szCs w:val="24"/>
          <w:lang w:val="en-US"/>
        </w:rPr>
        <w:t>unmalted</w:t>
      </w:r>
      <w:proofErr w:type="spellEnd"/>
      <w:r w:rsidR="007C3808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wheat. </w:t>
      </w:r>
      <w:proofErr w:type="spellStart"/>
      <w:r w:rsidR="007C3808" w:rsidRPr="00BD23C3">
        <w:rPr>
          <w:rFonts w:ascii="Times New Roman" w:hAnsi="Times New Roman" w:cs="Times New Roman"/>
          <w:sz w:val="24"/>
          <w:szCs w:val="24"/>
          <w:lang w:val="en-US"/>
        </w:rPr>
        <w:t>Weisse</w:t>
      </w:r>
      <w:proofErr w:type="spellEnd"/>
      <w:r w:rsidR="007C3808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is another type of Wheat style beer which has low alcohol and it is served with </w:t>
      </w:r>
      <w:r w:rsidR="007D3AA3" w:rsidRPr="00BD23C3">
        <w:rPr>
          <w:rFonts w:ascii="Times New Roman" w:hAnsi="Times New Roman" w:cs="Times New Roman"/>
          <w:sz w:val="24"/>
          <w:szCs w:val="24"/>
          <w:lang w:val="en-US"/>
        </w:rPr>
        <w:t>flavored</w:t>
      </w:r>
      <w:r w:rsidR="007C3808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syrup.</w:t>
      </w:r>
      <w:r w:rsidR="0039281B" w:rsidRPr="00BD23C3">
        <w:rPr>
          <w:rFonts w:ascii="Times New Roman" w:hAnsi="Times New Roman" w:cs="Times New Roman"/>
          <w:sz w:val="24"/>
          <w:szCs w:val="24"/>
          <w:lang w:val="en-US"/>
        </w:rPr>
        <w:t xml:space="preserve"> American wheat is another top and most approachable wheat beers.</w:t>
      </w:r>
    </w:p>
    <w:p w14:paraId="1EF85BEE" w14:textId="38EB6EF6" w:rsidR="00BD23C3" w:rsidRDefault="00BD23C3">
      <w:pPr>
        <w:rPr>
          <w:lang w:val="en-US"/>
        </w:rPr>
      </w:pPr>
    </w:p>
    <w:p w14:paraId="1DD02BB0" w14:textId="5708749F" w:rsidR="00BD23C3" w:rsidRDefault="00BD23C3">
      <w:pPr>
        <w:rPr>
          <w:lang w:val="en-US"/>
        </w:rPr>
      </w:pPr>
    </w:p>
    <w:p w14:paraId="7A6ED3B2" w14:textId="77777777" w:rsidR="00BC4FA3" w:rsidRDefault="00BC4FA3">
      <w:pPr>
        <w:rPr>
          <w:lang w:val="en-US"/>
        </w:rPr>
      </w:pPr>
    </w:p>
    <w:p w14:paraId="730F15A4" w14:textId="24BE30E3" w:rsidR="00BD23C3" w:rsidRDefault="00BD23C3">
      <w:pPr>
        <w:rPr>
          <w:lang w:val="en-US"/>
        </w:rPr>
      </w:pPr>
    </w:p>
    <w:p w14:paraId="2F663521" w14:textId="7F110375" w:rsidR="00BD23C3" w:rsidRDefault="00BD23C3">
      <w:pPr>
        <w:rPr>
          <w:lang w:val="en-US"/>
        </w:rPr>
      </w:pPr>
    </w:p>
    <w:p w14:paraId="4ABEA2DA" w14:textId="0E7A6F13" w:rsidR="00BD23C3" w:rsidRDefault="00BD23C3">
      <w:pPr>
        <w:rPr>
          <w:lang w:val="en-US"/>
        </w:rPr>
      </w:pPr>
    </w:p>
    <w:p w14:paraId="0A03D245" w14:textId="4FA6548B" w:rsidR="00BD23C3" w:rsidRDefault="00BD23C3">
      <w:pPr>
        <w:rPr>
          <w:lang w:val="en-US"/>
        </w:rPr>
      </w:pPr>
    </w:p>
    <w:p w14:paraId="0CFCA8DF" w14:textId="53E71B9F" w:rsidR="00BD23C3" w:rsidRDefault="00BD23C3">
      <w:pPr>
        <w:rPr>
          <w:lang w:val="en-US"/>
        </w:rPr>
      </w:pPr>
    </w:p>
    <w:p w14:paraId="641B8DD5" w14:textId="26577C58" w:rsidR="00BD23C3" w:rsidRDefault="00BD23C3" w:rsidP="00BD23C3">
      <w:pPr>
        <w:jc w:val="center"/>
        <w:rPr>
          <w:lang w:val="en-US"/>
        </w:rPr>
      </w:pPr>
      <w:r>
        <w:rPr>
          <w:lang w:val="en-US"/>
        </w:rPr>
        <w:lastRenderedPageBreak/>
        <w:t>Work Cited</w:t>
      </w:r>
    </w:p>
    <w:p w14:paraId="5B87CA09" w14:textId="11579498" w:rsidR="00BD23C3" w:rsidRPr="00BD23C3" w:rsidRDefault="00BD23C3" w:rsidP="00BD23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BD23C3">
        <w:rPr>
          <w:rFonts w:ascii="Calibri" w:hAnsi="Calibri" w:cs="Calibri"/>
          <w:noProof/>
          <w:szCs w:val="24"/>
        </w:rPr>
        <w:t xml:space="preserve">Jackson, M., &amp; Cornell, M. (1956). </w:t>
      </w:r>
      <w:r w:rsidRPr="00BD23C3">
        <w:rPr>
          <w:rFonts w:ascii="Calibri" w:hAnsi="Calibri" w:cs="Calibri"/>
          <w:i/>
          <w:iCs/>
          <w:noProof/>
          <w:szCs w:val="24"/>
        </w:rPr>
        <w:t>Michael Jackson and beer styles</w:t>
      </w:r>
      <w:r w:rsidRPr="00BD23C3">
        <w:rPr>
          <w:rFonts w:ascii="Calibri" w:hAnsi="Calibri" w:cs="Calibri"/>
          <w:noProof/>
          <w:szCs w:val="24"/>
        </w:rPr>
        <w:t>. 12–18.</w:t>
      </w:r>
    </w:p>
    <w:p w14:paraId="035EA765" w14:textId="77777777" w:rsidR="00BD23C3" w:rsidRPr="00BD23C3" w:rsidRDefault="00BD23C3" w:rsidP="00BD23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BD23C3">
        <w:rPr>
          <w:rFonts w:ascii="Calibri" w:hAnsi="Calibri" w:cs="Calibri"/>
          <w:noProof/>
          <w:szCs w:val="24"/>
        </w:rPr>
        <w:t xml:space="preserve">Keersmaecker, J. De. (1996). The Mystery of Lambic Beer. </w:t>
      </w:r>
      <w:r w:rsidRPr="00BD23C3">
        <w:rPr>
          <w:rFonts w:ascii="Calibri" w:hAnsi="Calibri" w:cs="Calibri"/>
          <w:i/>
          <w:iCs/>
          <w:noProof/>
          <w:szCs w:val="24"/>
        </w:rPr>
        <w:t>Scientific American</w:t>
      </w:r>
      <w:r w:rsidRPr="00BD23C3">
        <w:rPr>
          <w:rFonts w:ascii="Calibri" w:hAnsi="Calibri" w:cs="Calibri"/>
          <w:noProof/>
          <w:szCs w:val="24"/>
        </w:rPr>
        <w:t xml:space="preserve">, </w:t>
      </w:r>
      <w:r w:rsidRPr="00BD23C3">
        <w:rPr>
          <w:rFonts w:ascii="Calibri" w:hAnsi="Calibri" w:cs="Calibri"/>
          <w:i/>
          <w:iCs/>
          <w:noProof/>
          <w:szCs w:val="24"/>
        </w:rPr>
        <w:t>275</w:t>
      </w:r>
      <w:r w:rsidRPr="00BD23C3">
        <w:rPr>
          <w:rFonts w:ascii="Calibri" w:hAnsi="Calibri" w:cs="Calibri"/>
          <w:noProof/>
          <w:szCs w:val="24"/>
        </w:rPr>
        <w:t>(2), 74–80. https://doi.org/10.1038/scientificamerican0896-74</w:t>
      </w:r>
    </w:p>
    <w:p w14:paraId="054A003B" w14:textId="265476A0" w:rsidR="00BD23C3" w:rsidRPr="00614439" w:rsidRDefault="00BD23C3">
      <w:pPr>
        <w:rPr>
          <w:lang w:val="en-US"/>
        </w:rPr>
      </w:pPr>
      <w:r>
        <w:rPr>
          <w:lang w:val="en-US"/>
        </w:rPr>
        <w:fldChar w:fldCharType="end"/>
      </w:r>
    </w:p>
    <w:sectPr w:rsidR="00BD23C3" w:rsidRPr="00614439" w:rsidSect="00E863EB">
      <w:headerReference w:type="default" r:id="rId7"/>
      <w:headerReference w:type="first" r:id="rId8"/>
      <w:pgSz w:w="11906" w:h="16838"/>
      <w:pgMar w:top="1440" w:right="1440" w:bottom="1440" w:left="144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CC06C72" w14:textId="77777777" w:rsidR="004142EE" w:rsidRDefault="004142EE" w:rsidP="00924AF8">
      <w:pPr>
        <w:spacing w:after="0" w:line="240" w:lineRule="auto"/>
      </w:pPr>
      <w:r>
        <w:separator/>
      </w:r>
    </w:p>
  </w:endnote>
  <w:endnote w:type="continuationSeparator" w:id="0">
    <w:p w14:paraId="1986D939" w14:textId="77777777" w:rsidR="004142EE" w:rsidRDefault="004142EE" w:rsidP="00924A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40D2B16" w14:textId="77777777" w:rsidR="004142EE" w:rsidRDefault="004142EE" w:rsidP="00924AF8">
      <w:pPr>
        <w:spacing w:after="0" w:line="240" w:lineRule="auto"/>
      </w:pPr>
      <w:r>
        <w:separator/>
      </w:r>
    </w:p>
  </w:footnote>
  <w:footnote w:type="continuationSeparator" w:id="0">
    <w:p w14:paraId="3532E7CC" w14:textId="77777777" w:rsidR="004142EE" w:rsidRDefault="004142EE" w:rsidP="00924A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9751481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4503955" w14:textId="71C6B1E1" w:rsidR="00E863EB" w:rsidRDefault="00E863EB">
        <w:pPr>
          <w:pStyle w:val="Header"/>
          <w:jc w:val="right"/>
        </w:pPr>
        <w:r>
          <w:t>BEER STYLES.</w:t>
        </w: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78A4785B" w14:textId="77777777" w:rsidR="00924AF8" w:rsidRDefault="00924AF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DF5CA2B" w14:textId="208DDB7C" w:rsidR="00E863EB" w:rsidRDefault="00E863EB">
    <w:pPr>
      <w:pStyle w:val="Header"/>
      <w:jc w:val="right"/>
    </w:pPr>
    <w:r>
      <w:t>Running Head: BEER STYLES.</w:t>
    </w:r>
    <w:r>
      <w:tab/>
    </w:r>
    <w:r>
      <w:tab/>
    </w:r>
    <w:sdt>
      <w:sdtPr>
        <w:id w:val="-202643842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  <w:p w14:paraId="68FDEB15" w14:textId="77777777" w:rsidR="00E863EB" w:rsidRDefault="00E863E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14439"/>
    <w:rsid w:val="000A4469"/>
    <w:rsid w:val="0035332A"/>
    <w:rsid w:val="003737C2"/>
    <w:rsid w:val="0039281B"/>
    <w:rsid w:val="00397922"/>
    <w:rsid w:val="004142EE"/>
    <w:rsid w:val="004D033C"/>
    <w:rsid w:val="00504669"/>
    <w:rsid w:val="00544B7A"/>
    <w:rsid w:val="005B108F"/>
    <w:rsid w:val="00614439"/>
    <w:rsid w:val="00755B81"/>
    <w:rsid w:val="007C3808"/>
    <w:rsid w:val="007D3AA3"/>
    <w:rsid w:val="00924AF8"/>
    <w:rsid w:val="00926F01"/>
    <w:rsid w:val="00BC4FA3"/>
    <w:rsid w:val="00BD23C3"/>
    <w:rsid w:val="00C070D5"/>
    <w:rsid w:val="00E154BD"/>
    <w:rsid w:val="00E863EB"/>
    <w:rsid w:val="00F950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525C77F"/>
  <w15:chartTrackingRefBased/>
  <w15:docId w15:val="{06CBE826-DD21-4EAA-B0CF-3E56E1E251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24AF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4AF8"/>
  </w:style>
  <w:style w:type="paragraph" w:styleId="Footer">
    <w:name w:val="footer"/>
    <w:basedOn w:val="Normal"/>
    <w:link w:val="FooterChar"/>
    <w:uiPriority w:val="99"/>
    <w:unhideWhenUsed/>
    <w:rsid w:val="00924AF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4AF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8578E7-67DA-4744-B731-111128A3E0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3</Pages>
  <Words>549</Words>
  <Characters>3131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9</cp:revision>
  <dcterms:created xsi:type="dcterms:W3CDTF">2021-07-18T19:14:00Z</dcterms:created>
  <dcterms:modified xsi:type="dcterms:W3CDTF">2021-07-18T2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a3cb470-216a-3688-ae24-3fa80c4ead7d</vt:lpwstr>
  </property>
  <property fmtid="{D5CDD505-2E9C-101B-9397-08002B2CF9AE}" pid="24" name="Mendeley Citation Style_1">
    <vt:lpwstr>http://www.zotero.org/styles/apa</vt:lpwstr>
  </property>
</Properties>
</file>